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Estimate sustainability reference points for reef-associated carcharhinid shark species</w:t>
      </w:r>
    </w:p>
    <w:p w14:paraId="6BFA0E63" w14:textId="0F055002" w:rsidR="009A3B32" w:rsidRDefault="009A3B32" w:rsidP="009A3B32">
      <w:pPr>
        <w:pStyle w:val="ListParagraph"/>
        <w:numPr>
          <w:ilvl w:val="0"/>
          <w:numId w:val="1"/>
        </w:numPr>
      </w:pPr>
      <w:r>
        <w:t xml:space="preserve">Collect </w:t>
      </w:r>
      <w:r w:rsidR="00AD10B4">
        <w:t>life history traits from stock assessments: density-independent survival rate, age structured maturity, age structured survival/mortality, age-structured fecundity, maximum age</w:t>
      </w:r>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priors</w:t>
      </w:r>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traits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model</w:t>
      </w:r>
    </w:p>
    <w:p w14:paraId="237EA485" w14:textId="20A61A6A" w:rsidR="00DA67AE" w:rsidRDefault="00DA67AE" w:rsidP="009A3B32">
      <w:pPr>
        <w:pStyle w:val="ListParagraph"/>
        <w:numPr>
          <w:ilvl w:val="0"/>
          <w:numId w:val="1"/>
        </w:numPr>
      </w:pPr>
      <w:r>
        <w:t xml:space="preserve">Use </w:t>
      </w:r>
      <w:r w:rsidR="00556B60">
        <w:t xml:space="preserve">above </w:t>
      </w:r>
      <w:r>
        <w:t>model to predict life history traits for data-limited species</w:t>
      </w:r>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â, and from there calculate target and limit reference points</w:t>
      </w:r>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Check credibility of alpha-hat estimates against Pardo paper</w:t>
      </w:r>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If no age-structured values, use knife-edge maturity based on a50 value</w:t>
      </w:r>
    </w:p>
    <w:p w14:paraId="633A3BCD" w14:textId="2F02896B" w:rsidR="009E0DCB" w:rsidRDefault="009E0DCB" w:rsidP="004973B0">
      <w:pPr>
        <w:pStyle w:val="ListParagraph"/>
        <w:numPr>
          <w:ilvl w:val="0"/>
          <w:numId w:val="3"/>
        </w:numPr>
      </w:pPr>
      <w:r>
        <w:t>If no a50 value, can predict a50 if you know max age using method outlined in Frisk 2011</w:t>
      </w:r>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atanabe u-shaped</w:t>
      </w:r>
      <w:r w:rsidR="00592F68">
        <w:t xml:space="preserve"> (bathtub)</w:t>
      </w:r>
      <w:r>
        <w:t xml:space="preserve"> function</w:t>
      </w:r>
      <w:r w:rsidR="00592F68">
        <w:t xml:space="preserve">? Depends on knowing von-bertalanffy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 xml:space="preserve">If von-bertalanffy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3D113C09" w:rsidR="005458FA" w:rsidRDefault="005458FA" w:rsidP="004973B0">
      <w:pPr>
        <w:pStyle w:val="ListParagraph"/>
        <w:numPr>
          <w:ilvl w:val="0"/>
          <w:numId w:val="2"/>
        </w:numPr>
      </w:pPr>
      <w:r>
        <w:t xml:space="preserve">See Manire &amp; Gruber for natural morality of age 0 lemon sharks (survivorship = 0.39)  </w:t>
      </w:r>
      <w:r>
        <w:fldChar w:fldCharType="begin" w:fldLock="1"/>
      </w:r>
      <w:r>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Not as important to have age-structured fecundity. Dusky shark example in Brooks paper doesn’t have it. Just make sure fecundity is expressed as an annual value and only includes females. Where no estimate of male-female ratio assume 1:1</w:t>
      </w:r>
    </w:p>
    <w:p w14:paraId="55CF4E3B" w14:textId="70D4E807" w:rsidR="00D817A1" w:rsidRPr="00D817A1" w:rsidRDefault="00D817A1" w:rsidP="00D817A1">
      <w:pPr>
        <w:rPr>
          <w:b/>
          <w:bCs/>
        </w:rPr>
      </w:pPr>
      <w:r w:rsidRPr="00D817A1">
        <w:rPr>
          <w:b/>
          <w:bCs/>
        </w:rPr>
        <w:t>Notes on density-independent survivor</w:t>
      </w:r>
      <w:r>
        <w:rPr>
          <w:b/>
          <w:bCs/>
        </w:rPr>
        <w:t>s</w:t>
      </w:r>
      <w:r w:rsidRPr="00D817A1">
        <w:rPr>
          <w:b/>
          <w:bCs/>
        </w:rPr>
        <w:t>hip</w:t>
      </w:r>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lastRenderedPageBreak/>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mat  </w:t>
      </w:r>
      <w:r w:rsidR="00085AB2">
        <w:t>so can figure out b from only age at maturity (a50) and instantaneous natural mortality</w:t>
      </w:r>
    </w:p>
    <w:p w14:paraId="4A4032D0" w14:textId="22B750FB" w:rsidR="00D817A1" w:rsidRDefault="00D817A1" w:rsidP="00D817A1">
      <w:pPr>
        <w:spacing w:after="0"/>
      </w:pPr>
      <w:r>
        <w:t>instead of survival to recruitment rate in Brooks ref point method?</w:t>
      </w:r>
    </w:p>
    <w:p w14:paraId="59FFED51" w14:textId="77777777" w:rsidR="00D817A1" w:rsidRDefault="00D817A1" w:rsidP="00D817A1"/>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w:bookmarkStart w:id="0" w:name="_Hlk66110850"/>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bookmarkEnd w:id="0"/>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B51C0D"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B51C0D"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lastRenderedPageBreak/>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Other model configuations:</w:t>
      </w:r>
    </w:p>
    <w:p w14:paraId="4405034D" w14:textId="4DFFD269" w:rsidR="00523148" w:rsidRDefault="00523148" w:rsidP="00523148">
      <w:pPr>
        <w:pStyle w:val="ListParagraph"/>
        <w:numPr>
          <w:ilvl w:val="0"/>
          <w:numId w:val="2"/>
        </w:numPr>
        <w:rPr>
          <w:rFonts w:eastAsiaTheme="minorEastAsia"/>
        </w:rPr>
      </w:pPr>
      <w:r>
        <w:rPr>
          <w:rFonts w:eastAsiaTheme="minorEastAsia"/>
        </w:rPr>
        <w:t>Could also set up a multivariate normal prior that connects S and a50 explicitly, maybe good idea because we know that these two parameters are correlated and they are also part of the same equation (rather than being two separately collected life history parameters).  In this version all covariates influence both response variables, don’t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doesn’t vary per stock. Allows you to see the changes in model fit more clearly but also potentially allows the model to be more driven by noise? Ask aaron.  Mixed effect model (a50 intercept varies) acknowledges that there are differences between stocks that may not be accounted for in the chosen covariates.  Fix effect model says that all variation must be described by covariates.  </w:t>
      </w:r>
    </w:p>
    <w:p w14:paraId="086BBABE" w14:textId="71122049" w:rsidR="00556B60" w:rsidRDefault="00556B60" w:rsidP="00556B60"/>
    <w:p w14:paraId="5F6D79CB" w14:textId="27E77F9E" w:rsidR="00BB3ACE" w:rsidRDefault="00BB3ACE" w:rsidP="00BB3ACE">
      <w:pPr>
        <w:pStyle w:val="Heading2"/>
      </w:pPr>
      <w:r>
        <w:t>Model Versions</w:t>
      </w:r>
    </w:p>
    <w:p w14:paraId="77178E49" w14:textId="5DBA8812" w:rsidR="00BB3ACE" w:rsidRDefault="00BB3ACE" w:rsidP="00BB3ACE"/>
    <w:p w14:paraId="5802F6A0" w14:textId="7E41C28D" w:rsidR="00BB3ACE" w:rsidRDefault="000B4689" w:rsidP="00BB3ACE">
      <w:r w:rsidRPr="000B4689">
        <w:rPr>
          <w:b/>
          <w:bCs/>
        </w:rPr>
        <w:t>Model 1</w:t>
      </w:r>
      <w:r>
        <w:t xml:space="preserve"> – mixed effects model (slope of maturity curve changes for every stock)</w:t>
      </w:r>
    </w:p>
    <w:p w14:paraId="3BD1A6BD" w14:textId="52C527EC" w:rsidR="000B4689" w:rsidRDefault="000B4689" w:rsidP="00BB3ACE">
      <w:r>
        <w:tab/>
        <w:t>A50 params: lmax, depth, k, interbirth interval, amax, litter size, offspring size, trophic level</w:t>
      </w:r>
    </w:p>
    <w:p w14:paraId="709973F4" w14:textId="4151DFA9" w:rsidR="000B4689" w:rsidRDefault="000B4689" w:rsidP="00BB3ACE">
      <w:r>
        <w:tab/>
        <w:t>S params: lmax, depth, k, interbirth, amax, litter size, offspring size, trophic level</w:t>
      </w:r>
    </w:p>
    <w:p w14:paraId="7CFE2451" w14:textId="1103B8B4" w:rsidR="000B4689" w:rsidRDefault="000B4689" w:rsidP="00BB3ACE">
      <w:r>
        <w:t>Model takes forever to run (11hours). WAIC much lower for mixed effects than for fixed effects (model 2). Lots of the S parameters don’t make any difference at all, probably not necessary.</w:t>
      </w:r>
      <w:r w:rsidR="00780DBE">
        <w:t xml:space="preserve"> Bad datapoints </w:t>
      </w:r>
      <w:r w:rsidR="00780DBE">
        <w:lastRenderedPageBreak/>
        <w:t>mostly in the middle of maturity ogives – probably a good thing as points in the middle should be driving the shape of the curve (as opposed to the points that are all on 0 and 1)</w:t>
      </w:r>
    </w:p>
    <w:p w14:paraId="578CF652" w14:textId="363C73B5" w:rsidR="000B4689" w:rsidRDefault="000B4689" w:rsidP="00BB3ACE">
      <w:r w:rsidRPr="000B4689">
        <w:rPr>
          <w:b/>
          <w:bCs/>
        </w:rPr>
        <w:t>Model 2</w:t>
      </w:r>
      <w:r>
        <w:t xml:space="preserve"> – fixed effects model (slope of maturity curve same for each stock, only intercept varies)</w:t>
      </w:r>
    </w:p>
    <w:p w14:paraId="482FB85A" w14:textId="56D17E92" w:rsidR="000B4689" w:rsidRDefault="000B4689" w:rsidP="00BB3ACE">
      <w:r>
        <w:tab/>
        <w:t>Same parameters as model 1, runs faster, fit is worse</w:t>
      </w:r>
      <w:r w:rsidR="00780DBE">
        <w:t xml:space="preserve"> (higher WAIC)</w:t>
      </w:r>
      <w:r>
        <w:t>, 2 model runs (see trace plots) give different results which is not good, caterpillars not as fuzzy, ‘bad’ datapoints (points driving change in fit because they don’t follow the slope as nicely as other points) are</w:t>
      </w:r>
      <w:r w:rsidR="00780DBE">
        <w:t xml:space="preserve"> scattered throughout</w:t>
      </w:r>
    </w:p>
    <w:p w14:paraId="3DF1952F" w14:textId="00B49939" w:rsidR="00780DBE" w:rsidRDefault="00780DBE" w:rsidP="00BB3ACE">
      <w:r w:rsidRPr="00780DBE">
        <w:rPr>
          <w:b/>
          <w:bCs/>
        </w:rPr>
        <w:t>Model 3</w:t>
      </w:r>
      <w:r>
        <w:t xml:space="preserve"> – also called maturity_model_habitat, mixed effects model same as 1 except with categorical habitat variable. Seems to work with habitat written in as a dummy variable, but I can’t get habitat to work as an index variable (aaron says this is preferable)</w:t>
      </w:r>
    </w:p>
    <w:p w14:paraId="2B66DD00" w14:textId="5E6B178F" w:rsidR="00780DBE" w:rsidRDefault="00780DBE" w:rsidP="00BB3ACE">
      <w:r w:rsidRPr="00780DBE">
        <w:rPr>
          <w:b/>
          <w:bCs/>
        </w:rPr>
        <w:t>Model 4</w:t>
      </w:r>
      <w:r>
        <w:t xml:space="preserve"> – same as model 1 except with litter size and offspring size relative to maternal body size. Intent is to make sure I’m looking at differences between species, not within species.   Turns out it doesn’t make any meaningful difference to model results</w:t>
      </w:r>
    </w:p>
    <w:p w14:paraId="6EF4F048" w14:textId="31879D18" w:rsidR="00780DBE" w:rsidRDefault="00780DBE" w:rsidP="00BB3ACE">
      <w:r w:rsidRPr="00780DBE">
        <w:rPr>
          <w:b/>
          <w:bCs/>
        </w:rPr>
        <w:t>Model 5</w:t>
      </w:r>
      <w:r>
        <w:t xml:space="preserve"> – same as model 2 except with litter size and offspring size relative to maternal body size.  Model results are pretty much the same</w:t>
      </w:r>
    </w:p>
    <w:p w14:paraId="43E7CAC5" w14:textId="7C00843E" w:rsidR="00780DBE" w:rsidRDefault="00780DBE" w:rsidP="00BB3ACE">
      <w:r w:rsidRPr="00AC70FD">
        <w:rPr>
          <w:b/>
          <w:bCs/>
        </w:rPr>
        <w:t>Model 6</w:t>
      </w:r>
      <w:r>
        <w:t xml:space="preserve"> </w:t>
      </w:r>
      <w:r w:rsidR="00AC70FD">
        <w:t>–</w:t>
      </w:r>
      <w:r>
        <w:t xml:space="preserve"> </w:t>
      </w:r>
      <w:r w:rsidR="00AC70FD">
        <w:t>same as model 2 but with only a50 parameters</w:t>
      </w:r>
      <w:r w:rsidR="00DA73D4">
        <w:t xml:space="preserve">. Fixed effects models (6&amp;7) have more bad data points than mixed effects models (8&amp;9). WAIC values higher for both 6&amp;7 compared to 8&amp;9. runs faster than model 7. </w:t>
      </w:r>
    </w:p>
    <w:p w14:paraId="6B3F31E1" w14:textId="1AA56E56" w:rsidR="00AC70FD" w:rsidRDefault="00AC70FD" w:rsidP="00BB3ACE">
      <w:r w:rsidRPr="00AC70FD">
        <w:rPr>
          <w:b/>
          <w:bCs/>
        </w:rPr>
        <w:t>Model 7</w:t>
      </w:r>
      <w:r>
        <w:t xml:space="preserve"> – </w:t>
      </w:r>
      <w:r w:rsidR="00DA73D4">
        <w:t>same as model 2 but s parameters only.</w:t>
      </w:r>
      <w:r w:rsidR="00732D83">
        <w:t xml:space="preserve"> Without a50 parameters, none of the s parameters have an effect on maturity</w:t>
      </w:r>
    </w:p>
    <w:p w14:paraId="1C2F621E" w14:textId="7C123C34" w:rsidR="00AC70FD" w:rsidRDefault="00AC70FD" w:rsidP="00BB3ACE">
      <w:r w:rsidRPr="00AC70FD">
        <w:rPr>
          <w:b/>
          <w:bCs/>
        </w:rPr>
        <w:t>Model 8</w:t>
      </w:r>
      <w:r>
        <w:t xml:space="preserve"> – </w:t>
      </w:r>
      <w:r w:rsidR="00DA73D4">
        <w:t>same as model 1 but a50 parameters only.  WAIC values lower again for both mixed effects models compared to fixed effects m</w:t>
      </w:r>
      <w:r w:rsidR="00732D83">
        <w:t>odels.  This one ran much longer than model 9 (4 hrs vs 9 hrs)</w:t>
      </w:r>
    </w:p>
    <w:p w14:paraId="684184F1" w14:textId="6F6FD1C5" w:rsidR="00732D83" w:rsidRDefault="00AC70FD" w:rsidP="00732D83">
      <w:r w:rsidRPr="00AC70FD">
        <w:rPr>
          <w:b/>
          <w:bCs/>
        </w:rPr>
        <w:t>Model 9</w:t>
      </w:r>
      <w:r>
        <w:t xml:space="preserve"> – </w:t>
      </w:r>
      <w:r w:rsidR="00DA73D4">
        <w:t>same as model 1 but s params only</w:t>
      </w:r>
      <w:r w:rsidR="00732D83">
        <w:t xml:space="preserve">. Without a50 parameters, none of the s parameters have an effect on maturity.  </w:t>
      </w:r>
    </w:p>
    <w:p w14:paraId="2FCF644F" w14:textId="362C4F26" w:rsidR="001E736D" w:rsidRDefault="001E736D" w:rsidP="00732D83">
      <w:r>
        <w:t xml:space="preserve">After running models 1-9, decided to make following parameter changes: a50 = amax, depth, habitat, interbirth interval, lmax, offspring size, trophic level, litter size. S= k, trophic level, amax, habitat.  </w:t>
      </w:r>
    </w:p>
    <w:p w14:paraId="5CE52FE2" w14:textId="0A89E69B" w:rsidR="001E736D" w:rsidRDefault="001E736D" w:rsidP="00732D83">
      <w:r w:rsidRPr="0084175D">
        <w:rPr>
          <w:b/>
          <w:bCs/>
        </w:rPr>
        <w:t>Maturity_model_depth</w:t>
      </w:r>
      <w:r>
        <w:t xml:space="preserve"> – ran mixed effects model with different depth measurements to see which one is better. Max_depth turns out has the strongest effect on maturity. Average depth is ok, and min_Depth is a poor predictor.  </w:t>
      </w:r>
    </w:p>
    <w:p w14:paraId="676076FD" w14:textId="4F72B9F7" w:rsidR="00EE7F1F" w:rsidRDefault="00EE7F1F" w:rsidP="00732D83">
      <w:r w:rsidRPr="00EE7F1F">
        <w:rPr>
          <w:b/>
          <w:bCs/>
        </w:rPr>
        <w:t>Maturity_model_habitat</w:t>
      </w:r>
      <w:r>
        <w:t xml:space="preserve"> – simplified mixed effects model with categorical variable for habitat.  Figured out how to run it as a dummy variable but not as indicator variable </w:t>
      </w:r>
    </w:p>
    <w:p w14:paraId="5003D290" w14:textId="17ABE2D0" w:rsidR="00EE7F1F" w:rsidRDefault="00EE7F1F" w:rsidP="00732D83">
      <w:r>
        <w:t>Maturity_model_habitat2 – simplified mixed effects model with categorical variable for habitat. Finally runs properly with habitat as indicator variable. Trace = 5</w:t>
      </w:r>
    </w:p>
    <w:p w14:paraId="46DE6FEE" w14:textId="601B3B65" w:rsidR="001E736D" w:rsidRDefault="001E736D" w:rsidP="00732D83">
      <w:r w:rsidRPr="001E736D">
        <w:rPr>
          <w:b/>
          <w:bCs/>
        </w:rPr>
        <w:t>Models 10 &amp; 11</w:t>
      </w:r>
      <w:r>
        <w:t xml:space="preserve"> – </w:t>
      </w:r>
      <w:r w:rsidR="0084175D">
        <w:t xml:space="preserve">models compare fully parameterised model with a version where most of the s params are stripped out.  </w:t>
      </w:r>
      <w:r>
        <w:t xml:space="preserve">both </w:t>
      </w:r>
      <w:r w:rsidR="0084175D">
        <w:t xml:space="preserve">mixed effects models.  Both use depth max and the not relative versions of litter size and offspring size. </w:t>
      </w:r>
      <w:r w:rsidR="00381A39">
        <w:t xml:space="preserve"> Trophic has smaller effect in model 11 (stripped out) compared to model 10. K has slighter stronger effect for model 11 vs model 10. </w:t>
      </w:r>
      <w:r w:rsidR="0025469C">
        <w:t xml:space="preserve">WAIC values very close but slightly better for model 11. Decided to move forward with model 11.  </w:t>
      </w:r>
    </w:p>
    <w:p w14:paraId="0FC28BE7" w14:textId="35D2E9FB" w:rsidR="00626B85" w:rsidRDefault="00626B85" w:rsidP="00732D83">
      <w:r>
        <w:lastRenderedPageBreak/>
        <w:t>Trace for model 11 is saved as trace3</w:t>
      </w:r>
    </w:p>
    <w:p w14:paraId="1F2E0F9B" w14:textId="54751806" w:rsidR="0025469C" w:rsidRDefault="0025469C" w:rsidP="00732D83">
      <w:r w:rsidRPr="0025469C">
        <w:rPr>
          <w:b/>
          <w:bCs/>
        </w:rPr>
        <w:t>Model</w:t>
      </w:r>
      <w:r>
        <w:rPr>
          <w:b/>
          <w:bCs/>
        </w:rPr>
        <w:t>s</w:t>
      </w:r>
      <w:r w:rsidRPr="0025469C">
        <w:rPr>
          <w:b/>
          <w:bCs/>
        </w:rPr>
        <w:t xml:space="preserve"> 12</w:t>
      </w:r>
      <w:r>
        <w:t xml:space="preserve"> </w:t>
      </w:r>
      <w:r w:rsidRPr="0025469C">
        <w:rPr>
          <w:b/>
          <w:bCs/>
        </w:rPr>
        <w:t>&amp; 1</w:t>
      </w:r>
      <w:r w:rsidR="00FB17B3">
        <w:rPr>
          <w:b/>
          <w:bCs/>
        </w:rPr>
        <w:t>5</w:t>
      </w:r>
      <w:r>
        <w:t xml:space="preserve">- </w:t>
      </w:r>
      <w:r w:rsidR="00BA7EAF">
        <w:t xml:space="preserve">both mixed effects models. </w:t>
      </w:r>
      <w:r>
        <w:t xml:space="preserve">same as models 10&amp; 11 but with temperature and habitat added (habitat as </w:t>
      </w:r>
      <w:r w:rsidR="00D125B2">
        <w:t>indicator variable as in habitat2</w:t>
      </w:r>
      <w:r>
        <w:t xml:space="preserve">). </w:t>
      </w:r>
      <w:r w:rsidR="00D125B2">
        <w:t xml:space="preserve"> Depth ave. </w:t>
      </w:r>
      <w:r w:rsidR="00FB17B3">
        <w:t xml:space="preserve"> Model 1</w:t>
      </w:r>
      <w:r w:rsidR="00AD0DC3">
        <w:t>2</w:t>
      </w:r>
      <w:r w:rsidR="00FB17B3">
        <w:t xml:space="preserve"> has all covariates dumped in. Model 15 has some stripped out based on results from previous runs.  </w:t>
      </w:r>
    </w:p>
    <w:p w14:paraId="41444853" w14:textId="2775C3FC" w:rsidR="000F33E6" w:rsidRDefault="000F33E6" w:rsidP="00732D83">
      <w:r>
        <w:t xml:space="preserve">Model 10 has better looking trace plots than model 12 – something about adding habitat or temp is making the 2 model runs more inconsistent with each other. Effect size density is much wigglier, not centred around a single value. </w:t>
      </w:r>
    </w:p>
    <w:p w14:paraId="6BEC6E17" w14:textId="2BA0448C" w:rsidR="00FB67EB" w:rsidRDefault="00FB67EB" w:rsidP="00732D83">
      <w:r>
        <w:t>Temperature has a slightly -ive effect on a50 in model 12, and no effect in model 15.  Slightly negative effect in the full model as well for S, and no effect for the stripped out model.  Doesn’t really seem worth keeping for mixed-effects models except that it’s one of the few variables I can find consistently for all of the prediction species.</w:t>
      </w:r>
    </w:p>
    <w:p w14:paraId="3E727751" w14:textId="4CFF49AF" w:rsidR="00FB67EB" w:rsidRDefault="00FB67EB" w:rsidP="00732D83">
      <w:r>
        <w:t>Habitat</w:t>
      </w:r>
      <w:r w:rsidR="00101F47">
        <w:t xml:space="preserve"> has basically no effect on a50</w:t>
      </w:r>
      <w:r w:rsidR="000C6385">
        <w:t xml:space="preserve"> except for reef species</w:t>
      </w:r>
      <w:r w:rsidR="00101F47">
        <w:t xml:space="preserve">.  Realised that’s probably because 90% of the sharks in the input dataset are reef-associated.  Not enough variation in input to produce a sensible relationship.  Aaron recommends taking this out. </w:t>
      </w:r>
    </w:p>
    <w:p w14:paraId="57498394" w14:textId="5C374243" w:rsidR="00FB67EB" w:rsidRDefault="00FB67EB" w:rsidP="00732D83">
      <w:r>
        <w:t xml:space="preserve">Other a50 params: Offspring size effect same as models 10&amp;11, but slightly smaller.  K same. Amax same. </w:t>
      </w:r>
      <w:r w:rsidR="00101F47">
        <w:t xml:space="preserve">Trophic same. Effect on litter in model 12 smaller than in model 10. In model 15 slightly larger than model 11. Depth same as 10&amp;11 (clearly positive). </w:t>
      </w:r>
      <w:r w:rsidR="00AF7B05">
        <w:t xml:space="preserve">Interbirth interval stronger effect in stripped model. </w:t>
      </w:r>
    </w:p>
    <w:p w14:paraId="0C556448" w14:textId="16DC85B0" w:rsidR="00FB67EB" w:rsidRDefault="00FB67EB" w:rsidP="00732D83">
      <w:r>
        <w:t xml:space="preserve">Other S params: Offsz same as models 10&amp;11. </w:t>
      </w:r>
      <w:r w:rsidR="00AF7B05">
        <w:t xml:space="preserve">Interbirth interval same. </w:t>
      </w:r>
      <w:r>
        <w:t xml:space="preserve">K still has strong effect, slightly bigger for stripped model (15).  No effect of Amax in either model.  Was small effect in model 10.  </w:t>
      </w:r>
      <w:r w:rsidR="00101F47">
        <w:t xml:space="preserve">No effect of Litter size.  Trophic has slightly negative effect on S, same as 10&amp;11. </w:t>
      </w:r>
      <w:r w:rsidR="00AF7B05">
        <w:t xml:space="preserve"> Depth slight positive in full model.  Maybe put back in?</w:t>
      </w:r>
    </w:p>
    <w:p w14:paraId="12AC388B" w14:textId="2B278DC0" w:rsidR="003129EB" w:rsidRDefault="003129EB" w:rsidP="00732D83">
      <w:r>
        <w:t xml:space="preserve">Model 12 trace = </w:t>
      </w:r>
      <w:r w:rsidR="00FB67EB">
        <w:t>8</w:t>
      </w:r>
    </w:p>
    <w:p w14:paraId="66A39715" w14:textId="05F474B5" w:rsidR="003129EB" w:rsidRDefault="003129EB" w:rsidP="00732D83">
      <w:r>
        <w:t>Model 15 trace = 7</w:t>
      </w:r>
    </w:p>
    <w:p w14:paraId="623ABB12" w14:textId="0F5EFC96" w:rsidR="00FB17B3" w:rsidRDefault="00FB17B3" w:rsidP="00FB17B3">
      <w:r w:rsidRPr="00FB17B3">
        <w:rPr>
          <w:b/>
          <w:bCs/>
        </w:rPr>
        <w:t>Model 13</w:t>
      </w:r>
      <w:r>
        <w:t xml:space="preserve">  - fixed effects model (like model 5) but with same covariates as model 15.   </w:t>
      </w:r>
      <w:r w:rsidR="003129EB">
        <w:t>Trace=6</w:t>
      </w:r>
      <w:r w:rsidR="00AD1CAB">
        <w:t xml:space="preserve">.   Fit is much worse than the mixed effects models, ogives don’t follow raw data at all for some species.  Effects of covariates are much more certain than in mixed effects model – almost no error bars. </w:t>
      </w:r>
    </w:p>
    <w:p w14:paraId="5F0AE22C" w14:textId="7EFABBE6" w:rsidR="00AD1CAB" w:rsidRDefault="00AD1CAB" w:rsidP="00FB17B3">
      <w:r>
        <w:t>S: Trophic no effect, Amax very slightly negative, K effect smaller than mixed models, temperature no effect,</w:t>
      </w:r>
    </w:p>
    <w:p w14:paraId="077CDDD2" w14:textId="717F148C" w:rsidR="00AD1CAB" w:rsidRDefault="00AD1CAB" w:rsidP="00FB17B3">
      <w:r>
        <w:t>A50: Interbirth strongly positive, same for depth, litter size,  Amax, Offspring size,  Trophic and Lmax slightly negative (opposite of mixed models). Temperature clearly positive (opposite of model 12)</w:t>
      </w:r>
    </w:p>
    <w:p w14:paraId="6E1ED4A6" w14:textId="7E14E713" w:rsidR="00BD309D" w:rsidRDefault="00DC2992" w:rsidP="00732D83">
      <w:r>
        <w:t>In general a50 effects clearer and stronger in fixed effects model, and S effects weaker</w:t>
      </w:r>
      <w:r w:rsidR="00B3751C">
        <w:t>.  Is it possible to run a model which is mixed effect for S and fixed effect for a50?</w:t>
      </w:r>
    </w:p>
    <w:p w14:paraId="79BBD97D" w14:textId="2340284A" w:rsidR="00BD309D" w:rsidRDefault="00BD309D" w:rsidP="00732D83">
      <w:r w:rsidRPr="0025469C">
        <w:rPr>
          <w:b/>
          <w:bCs/>
        </w:rPr>
        <w:t>Model</w:t>
      </w:r>
      <w:r>
        <w:rPr>
          <w:b/>
          <w:bCs/>
        </w:rPr>
        <w:t>s</w:t>
      </w:r>
      <w:r w:rsidRPr="0025469C">
        <w:rPr>
          <w:b/>
          <w:bCs/>
        </w:rPr>
        <w:t xml:space="preserve"> 1</w:t>
      </w:r>
      <w:r>
        <w:rPr>
          <w:b/>
          <w:bCs/>
        </w:rPr>
        <w:t xml:space="preserve">4 – </w:t>
      </w:r>
      <w:r>
        <w:t>same as model 11 except that covariates are mean-centred rather than 0-centred. Need this to make output for prediction script because effect sizes need to be on the same scale as the raw data in order to calculate predicted values for a50 and s</w:t>
      </w:r>
    </w:p>
    <w:p w14:paraId="6F5657E7" w14:textId="326E63EC" w:rsidR="00D56999" w:rsidRDefault="00D56999" w:rsidP="00732D83">
      <w:r>
        <w:t>Trace = 4</w:t>
      </w:r>
    </w:p>
    <w:p w14:paraId="3137EED2" w14:textId="47080F34" w:rsidR="0025469C" w:rsidRDefault="003337A8" w:rsidP="00732D83">
      <w:pPr>
        <w:rPr>
          <w:rFonts w:ascii="Helvetica" w:hAnsi="Helvetica" w:cs="Helvetica"/>
          <w:color w:val="000000"/>
          <w:sz w:val="21"/>
          <w:szCs w:val="21"/>
          <w:shd w:val="clear" w:color="auto" w:fill="FFFFFF"/>
        </w:rPr>
      </w:pPr>
      <w:r w:rsidRPr="003337A8">
        <w:rPr>
          <w:b/>
          <w:bCs/>
        </w:rPr>
        <w:lastRenderedPageBreak/>
        <w:t>Model</w:t>
      </w:r>
      <w:r>
        <w:rPr>
          <w:b/>
          <w:bCs/>
        </w:rPr>
        <w:t>s</w:t>
      </w:r>
      <w:r w:rsidRPr="003337A8">
        <w:rPr>
          <w:b/>
          <w:bCs/>
        </w:rPr>
        <w:t xml:space="preserve"> 16 &amp; 17:</w:t>
      </w:r>
      <w:r>
        <w:t xml:space="preserve"> </w:t>
      </w:r>
      <w:r>
        <w:rPr>
          <w:rFonts w:ascii="Helvetica" w:hAnsi="Helvetica" w:cs="Helvetica"/>
          <w:color w:val="000000"/>
          <w:sz w:val="21"/>
          <w:szCs w:val="21"/>
          <w:shd w:val="clear" w:color="auto" w:fill="FFFFFF"/>
        </w:rPr>
        <w:t>16 = mixed effects, uses depth ave, litter &amp; offspring (not relative); habitat removed from previous run. comparable to model 12. 17= fixed effects model, all same covariates as 16. comparable to 15.</w:t>
      </w:r>
      <w:r w:rsidR="00072551">
        <w:rPr>
          <w:rFonts w:ascii="Helvetica" w:hAnsi="Helvetica" w:cs="Helvetica"/>
          <w:color w:val="000000"/>
          <w:sz w:val="21"/>
          <w:szCs w:val="21"/>
          <w:shd w:val="clear" w:color="auto" w:fill="FFFFFF"/>
        </w:rPr>
        <w:t xml:space="preserve">  Changed prior for a50 to 0-30 because some recorded carcharhinids mature at 1</w:t>
      </w:r>
    </w:p>
    <w:p w14:paraId="735E01E0" w14:textId="65A9326A" w:rsidR="003337A8" w:rsidRDefault="003337A8" w:rsidP="00732D83">
      <w:pPr>
        <w:rPr>
          <w:rFonts w:ascii="Helvetica" w:hAnsi="Helvetica" w:cs="Helvetica"/>
          <w:color w:val="000000"/>
          <w:sz w:val="21"/>
          <w:szCs w:val="21"/>
          <w:shd w:val="clear" w:color="auto" w:fill="FFFFFF"/>
        </w:rPr>
      </w:pPr>
      <w:r>
        <w:rPr>
          <w:rFonts w:ascii="Helvetica" w:hAnsi="Helvetica" w:cs="Helvetica"/>
          <w:color w:val="000000"/>
          <w:sz w:val="21"/>
          <w:szCs w:val="21"/>
          <w:shd w:val="clear" w:color="auto" w:fill="FFFFFF"/>
        </w:rPr>
        <w:t>Trace</w:t>
      </w:r>
      <w:r w:rsidR="0096578B">
        <w:rPr>
          <w:rFonts w:ascii="Helvetica" w:hAnsi="Helvetica" w:cs="Helvetica"/>
          <w:color w:val="000000"/>
          <w:sz w:val="21"/>
          <w:szCs w:val="21"/>
          <w:shd w:val="clear" w:color="auto" w:fill="FFFFFF"/>
        </w:rPr>
        <w:t>s: 16=12, 17=13</w:t>
      </w:r>
    </w:p>
    <w:p w14:paraId="5895B1B4" w14:textId="6FCF8B29" w:rsidR="000407A5" w:rsidRPr="000407A5" w:rsidRDefault="000407A5" w:rsidP="00732D83">
      <w:r w:rsidRPr="003337A8">
        <w:rPr>
          <w:b/>
          <w:bCs/>
        </w:rPr>
        <w:t>Model</w:t>
      </w:r>
      <w:r>
        <w:rPr>
          <w:b/>
          <w:bCs/>
        </w:rPr>
        <w:t>s</w:t>
      </w:r>
      <w:r w:rsidRPr="003337A8">
        <w:rPr>
          <w:b/>
          <w:bCs/>
        </w:rPr>
        <w:t xml:space="preserve"> 1</w:t>
      </w:r>
      <w:r w:rsidR="00072551">
        <w:rPr>
          <w:b/>
          <w:bCs/>
        </w:rPr>
        <w:t>8</w:t>
      </w:r>
      <w:r w:rsidRPr="003337A8">
        <w:rPr>
          <w:b/>
          <w:bCs/>
        </w:rPr>
        <w:t xml:space="preserve"> &amp; 1</w:t>
      </w:r>
      <w:r w:rsidR="00072551">
        <w:rPr>
          <w:b/>
          <w:bCs/>
        </w:rPr>
        <w:t>9</w:t>
      </w:r>
      <w:r>
        <w:rPr>
          <w:b/>
          <w:bCs/>
        </w:rPr>
        <w:t xml:space="preserve"> = </w:t>
      </w:r>
      <w:r>
        <w:t>prediction models. Data transformed in the same way as mat14 for use to predict new ogives.  1</w:t>
      </w:r>
      <w:r w:rsidR="00072551">
        <w:t>8</w:t>
      </w:r>
      <w:r>
        <w:t>=mixed effects. 1</w:t>
      </w:r>
      <w:r w:rsidR="00072551">
        <w:t>9</w:t>
      </w:r>
      <w:r>
        <w:t>=fixed effects.  Same covariates as 16 &amp; 17.</w:t>
      </w:r>
    </w:p>
    <w:p w14:paraId="205BE58A" w14:textId="7C278EAA" w:rsidR="00AC70FD" w:rsidRDefault="00FD1823" w:rsidP="00BB3ACE">
      <w:r w:rsidRPr="00FD1823">
        <w:rPr>
          <w:b/>
          <w:bCs/>
        </w:rPr>
        <w:t xml:space="preserve">Models 20 &amp; 21: </w:t>
      </w:r>
      <w:r>
        <w:t>Models to test two different versions of the fixed effect model with different priors.  Maybe priors for mixed effects model don’t make sense for fixed effect. Changed prior for a50 from uniform to normal, S from uniform to exponential</w:t>
      </w:r>
    </w:p>
    <w:p w14:paraId="14990B51" w14:textId="4D393E62" w:rsidR="0096578B" w:rsidRDefault="0096578B" w:rsidP="00BB3ACE">
      <w:r>
        <w:t>Rhat values for 21 are closer to 1 than for model 20</w:t>
      </w:r>
    </w:p>
    <w:p w14:paraId="281B1630" w14:textId="5130EF1F" w:rsidR="00B51C0D" w:rsidRDefault="00B51C0D" w:rsidP="00BB3ACE">
      <w:r>
        <w:t>WAIC lower for 20 vs 21, original priors model has closer fit</w:t>
      </w:r>
    </w:p>
    <w:p w14:paraId="5D525DF0" w14:textId="6D2BC502" w:rsidR="00B51C0D" w:rsidRDefault="00B51C0D" w:rsidP="00BB3ACE">
      <w:r>
        <w:t>Model fit in predicted vs observed looks the same</w:t>
      </w:r>
    </w:p>
    <w:p w14:paraId="4331C401" w14:textId="2D88B58F" w:rsidR="00B51C0D" w:rsidRDefault="00B51C0D" w:rsidP="00BB3ACE">
      <w:r>
        <w:t>Effect sizes are mostly the same</w:t>
      </w:r>
    </w:p>
    <w:p w14:paraId="46876437" w14:textId="7CD508D3" w:rsidR="0096578B" w:rsidRPr="00FD1823" w:rsidRDefault="0096578B" w:rsidP="00BB3ACE">
      <w:r>
        <w:t>Traces: 20= 14, 21=15</w:t>
      </w:r>
    </w:p>
    <w:p w14:paraId="7EC2794D" w14:textId="77777777" w:rsidR="00AC70FD" w:rsidRPr="00BB3ACE" w:rsidRDefault="00AC70FD" w:rsidP="00BB3ACE"/>
    <w:p w14:paraId="10B55AFA" w14:textId="11F17A49" w:rsidR="00F65DF0" w:rsidRDefault="00F65DF0" w:rsidP="00F65DF0">
      <w:pPr>
        <w:pStyle w:val="Heading1"/>
      </w:pPr>
      <w:r>
        <w:t>Data</w:t>
      </w:r>
    </w:p>
    <w:p w14:paraId="77ED00DB" w14:textId="14B2C736" w:rsidR="00B4747E" w:rsidRDefault="00B4747E" w:rsidP="00B4747E">
      <w:r>
        <w:t>Data come from stock assessments and from papers</w:t>
      </w:r>
    </w:p>
    <w:p w14:paraId="29911665" w14:textId="6B6C7FE9" w:rsidR="00B4747E" w:rsidRDefault="00B4747E" w:rsidP="00B4747E">
      <w:pPr>
        <w:pStyle w:val="ListParagraph"/>
        <w:numPr>
          <w:ilvl w:val="0"/>
          <w:numId w:val="2"/>
        </w:numPr>
      </w:pPr>
      <w:r>
        <w:t>Initial data collection stage just looked at stock assessments because more likely to have maturity, fecundity and natural mortality in one document</w:t>
      </w:r>
    </w:p>
    <w:p w14:paraId="3C73F2CD" w14:textId="10BF86BB" w:rsidR="00B4747E" w:rsidRPr="00B4747E" w:rsidRDefault="00B4747E" w:rsidP="00B4747E">
      <w:pPr>
        <w:pStyle w:val="ListParagraph"/>
        <w:numPr>
          <w:ilvl w:val="0"/>
          <w:numId w:val="2"/>
        </w:numPr>
      </w:pPr>
      <w:r>
        <w:t>Second data collection stage looking at papers with more specific focus</w:t>
      </w:r>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Gulf of Mexico blacktip shark (Carcharhinus limbatus, Carcharhinidae) stock assessment (NMFS 2012</w:t>
      </w:r>
    </w:p>
    <w:p w14:paraId="0AC7D298" w14:textId="23CDFFB6" w:rsidR="006E551D" w:rsidRDefault="006E551D" w:rsidP="006E551D">
      <w:r w:rsidRPr="00203721">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t>Stock assessment from Brooks 2010</w:t>
      </w:r>
    </w:p>
    <w:p w14:paraId="076E4979" w14:textId="77777777" w:rsidR="006E551D" w:rsidRDefault="006E551D" w:rsidP="006E551D">
      <w:pPr>
        <w:pStyle w:val="Heading3"/>
      </w:pPr>
      <w:r>
        <w:t>Stocks in Simpfendorder &amp; Dulvy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Aus Australian Blacktip, Gulf of Mexico Blacktip, Gulf of Mexico Bonnethead, NW Atlantic finetooth, </w:t>
      </w:r>
    </w:p>
    <w:p w14:paraId="3E474221" w14:textId="77777777" w:rsidR="006E551D" w:rsidRDefault="006E551D" w:rsidP="006E551D">
      <w:r w:rsidRPr="005B0C34">
        <w:rPr>
          <w:b/>
        </w:rPr>
        <w:t>Sustainable, no management:</w:t>
      </w:r>
      <w:r>
        <w:t xml:space="preserve"> Queensland pigeye, Queensland spinner, Queensland spottail, </w:t>
      </w:r>
    </w:p>
    <w:p w14:paraId="4EC0C9A6" w14:textId="77777777" w:rsidR="006E551D" w:rsidRDefault="006E551D" w:rsidP="006E551D">
      <w:r w:rsidRPr="0059418C">
        <w:rPr>
          <w:b/>
        </w:rPr>
        <w:lastRenderedPageBreak/>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Bertalanffy growth parameters for 23 stocks</w:t>
      </w:r>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Barker &amp; Schleussel 2005 – bayesian production modelling</w:t>
      </w:r>
    </w:p>
    <w:p w14:paraId="39A8E1D4" w14:textId="77777777" w:rsidR="006E551D" w:rsidRPr="00A47CDC" w:rsidRDefault="006E551D" w:rsidP="006E551D">
      <w:pPr>
        <w:rPr>
          <w:lang w:val="en-CA"/>
        </w:rPr>
      </w:pPr>
      <w:r w:rsidRPr="00A47CDC">
        <w:rPr>
          <w:lang w:val="en-CA"/>
        </w:rPr>
        <w:t xml:space="preserve">Brooks et al 2010 has </w:t>
      </w:r>
      <w:r>
        <w:rPr>
          <w:lang w:val="en-CA"/>
        </w:rPr>
        <w:t>biological parameters for dusky sharks</w:t>
      </w:r>
    </w:p>
    <w:p w14:paraId="1EEC46E1" w14:textId="77777777" w:rsidR="006E551D" w:rsidRPr="00A47CDC" w:rsidRDefault="006E551D" w:rsidP="006E551D">
      <w:pPr>
        <w:pStyle w:val="Heading3"/>
        <w:rPr>
          <w:lang w:val="en-CA"/>
        </w:rPr>
      </w:pPr>
      <w:r w:rsidRPr="00A47CDC">
        <w:rPr>
          <w:lang w:val="en-CA"/>
        </w:rPr>
        <w:t>Dulvy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Length at maturity, total length, species growth rate k (von Bertalanffy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From Beukhof dataset: habitat, feeding mode, body shape, offspring size, spawning type</w:t>
      </w:r>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t>Dusky – Compagno 1984, Musick 1993</w:t>
      </w:r>
      <w:r w:rsidR="005E3304">
        <w:t xml:space="preserve">, </w:t>
      </w:r>
      <w:r w:rsidR="009B7E8D">
        <w:t>Musick &amp; Colvocoresses 1986, Castro 1993</w:t>
      </w:r>
      <w:r w:rsidR="00462E76">
        <w:t>, Natanson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Robbins 2006 see for white-tip and grey reef sharks in australia</w:t>
      </w:r>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lastRenderedPageBreak/>
        <w:t>Data is included in the master table preferentially by source.  Highest priority inclusion status = data from peer-reviewed papers or fisheries management documents e.g. stock assessments. 2</w:t>
      </w:r>
      <w:r w:rsidRPr="00D414D1">
        <w:rPr>
          <w:vertAlign w:val="superscript"/>
        </w:rPr>
        <w:t>nd</w:t>
      </w:r>
      <w:r>
        <w:t xml:space="preserve"> tier is data from Beukhof dataset. 3</w:t>
      </w:r>
      <w:r w:rsidRPr="00D414D1">
        <w:rPr>
          <w:vertAlign w:val="superscript"/>
        </w:rPr>
        <w:t>rd</w:t>
      </w:r>
      <w:r>
        <w:t xml:space="preserve"> tier is data from FishBase.</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r>
        <w:rPr>
          <w:rFonts w:eastAsiaTheme="minorEastAsia"/>
          <w:lang w:val="en-CA"/>
        </w:rPr>
        <w:t xml:space="preserve">Wher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r>
        <w:rPr>
          <w:b/>
          <w:bCs/>
          <w:lang w:val="en-CA"/>
        </w:rPr>
        <w:t>Beverton-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B51C0D">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B51C0D">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r>
        <w:rPr>
          <w:lang w:val="en-CA"/>
        </w:rPr>
        <w:t>Where</w:t>
      </w:r>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r>
        <w:rPr>
          <w:lang w:val="en-CA"/>
        </w:rPr>
        <w:t>Mj = natural mortality at age</w:t>
      </w:r>
    </w:p>
    <w:p w14:paraId="7D5ED251" w14:textId="055CBE11" w:rsidR="006728BA" w:rsidRDefault="004B2B7E" w:rsidP="00FE784B">
      <w:pPr>
        <w:spacing w:after="0"/>
        <w:rPr>
          <w:lang w:val="en-CA"/>
        </w:rPr>
      </w:pPr>
      <w:r>
        <w:rPr>
          <w:lang w:val="en-CA"/>
        </w:rPr>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B51C0D"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r>
        <w:rPr>
          <w:rFonts w:eastAsiaTheme="minorEastAsia"/>
          <w:lang w:val="en-CA"/>
        </w:rPr>
        <w:t>Where</w:t>
      </w:r>
    </w:p>
    <w:p w14:paraId="64F9A3D1" w14:textId="306666F8" w:rsidR="00361A4B" w:rsidRDefault="00361A4B" w:rsidP="00FE784B">
      <w:pPr>
        <w:spacing w:after="0"/>
        <w:rPr>
          <w:rFonts w:eastAsiaTheme="minorEastAsia"/>
          <w:lang w:val="en-CA"/>
        </w:rPr>
      </w:pPr>
      <w:r>
        <w:rPr>
          <w:rFonts w:eastAsiaTheme="minorEastAsia"/>
          <w:lang w:val="en-CA"/>
        </w:rPr>
        <w:t>M=natural mortality (average from age 1 to age max)</w:t>
      </w:r>
    </w:p>
    <w:p w14:paraId="638913A7" w14:textId="68107469" w:rsidR="00361A4B" w:rsidRDefault="000E16D0" w:rsidP="00FE784B">
      <w:pPr>
        <w:spacing w:after="0"/>
        <w:rPr>
          <w:rFonts w:eastAsiaTheme="minorEastAsia"/>
          <w:lang w:val="en-CA"/>
        </w:rPr>
      </w:pPr>
      <w:r>
        <w:rPr>
          <w:rFonts w:eastAsiaTheme="minorEastAsia"/>
          <w:lang w:val="en-CA"/>
        </w:rPr>
        <w:t>Bmer=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B51C0D"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B51C0D"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lastRenderedPageBreak/>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r>
        <w:rPr>
          <w:rFonts w:eastAsiaTheme="minorEastAsia"/>
          <w:lang w:val="en-CA"/>
        </w:rPr>
        <w:t>SPR</w:t>
      </w:r>
      <w:r w:rsidRPr="0055457A">
        <w:rPr>
          <w:rFonts w:eastAsiaTheme="minorEastAsia"/>
          <w:vertAlign w:val="subscript"/>
          <w:lang w:val="en-CA"/>
        </w:rPr>
        <w:t xml:space="preserve">f=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Brooks paper)</w:t>
      </w:r>
    </w:p>
    <w:p w14:paraId="7A7FB658" w14:textId="1DC77B2F" w:rsidR="0055457A" w:rsidRPr="002F7111" w:rsidRDefault="002F79FE" w:rsidP="00FE784B">
      <w:pPr>
        <w:spacing w:after="0"/>
        <w:rPr>
          <w:rFonts w:eastAsiaTheme="minorEastAsia"/>
          <w:lang w:val="en-CA"/>
        </w:rPr>
      </w:pPr>
      <w:r>
        <w:rPr>
          <w:rFonts w:eastAsiaTheme="minorEastAsia"/>
          <w:lang w:val="en-CA"/>
        </w:rPr>
        <w:t>p</w:t>
      </w:r>
      <w:r w:rsidRPr="002F79FE">
        <w:rPr>
          <w:rFonts w:eastAsiaTheme="minorEastAsia"/>
          <w:vertAlign w:val="subscript"/>
          <w:lang w:val="en-CA"/>
        </w:rPr>
        <w:t>s</w:t>
      </w:r>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07A5"/>
    <w:rsid w:val="00041286"/>
    <w:rsid w:val="000415BA"/>
    <w:rsid w:val="000608B8"/>
    <w:rsid w:val="00072551"/>
    <w:rsid w:val="00085946"/>
    <w:rsid w:val="00085AB2"/>
    <w:rsid w:val="00095B6F"/>
    <w:rsid w:val="000B4689"/>
    <w:rsid w:val="000B76C7"/>
    <w:rsid w:val="000C6385"/>
    <w:rsid w:val="000E0B18"/>
    <w:rsid w:val="000E16D0"/>
    <w:rsid w:val="000F33E6"/>
    <w:rsid w:val="00101F47"/>
    <w:rsid w:val="00104C96"/>
    <w:rsid w:val="00106A2C"/>
    <w:rsid w:val="00134502"/>
    <w:rsid w:val="001638D4"/>
    <w:rsid w:val="00163E1E"/>
    <w:rsid w:val="001C019E"/>
    <w:rsid w:val="001D1E46"/>
    <w:rsid w:val="001E736D"/>
    <w:rsid w:val="00212C59"/>
    <w:rsid w:val="00223653"/>
    <w:rsid w:val="0025469C"/>
    <w:rsid w:val="002708C9"/>
    <w:rsid w:val="00296DA8"/>
    <w:rsid w:val="002F7111"/>
    <w:rsid w:val="002F79FE"/>
    <w:rsid w:val="00307FB3"/>
    <w:rsid w:val="0031281B"/>
    <w:rsid w:val="003129EB"/>
    <w:rsid w:val="00315B66"/>
    <w:rsid w:val="00323799"/>
    <w:rsid w:val="003243B4"/>
    <w:rsid w:val="003276F5"/>
    <w:rsid w:val="003337A8"/>
    <w:rsid w:val="00361A4B"/>
    <w:rsid w:val="00381A39"/>
    <w:rsid w:val="00386F5F"/>
    <w:rsid w:val="003D65DE"/>
    <w:rsid w:val="003D748B"/>
    <w:rsid w:val="003F3088"/>
    <w:rsid w:val="004229FF"/>
    <w:rsid w:val="00436CA9"/>
    <w:rsid w:val="00437973"/>
    <w:rsid w:val="00462E76"/>
    <w:rsid w:val="004973B0"/>
    <w:rsid w:val="004A13F9"/>
    <w:rsid w:val="004B2B7E"/>
    <w:rsid w:val="004C6124"/>
    <w:rsid w:val="004D5774"/>
    <w:rsid w:val="004D6F8B"/>
    <w:rsid w:val="0051490E"/>
    <w:rsid w:val="00523148"/>
    <w:rsid w:val="00532BF1"/>
    <w:rsid w:val="00536535"/>
    <w:rsid w:val="005458FA"/>
    <w:rsid w:val="0055457A"/>
    <w:rsid w:val="00556B60"/>
    <w:rsid w:val="00574FA4"/>
    <w:rsid w:val="00592F68"/>
    <w:rsid w:val="005E3304"/>
    <w:rsid w:val="00611137"/>
    <w:rsid w:val="00626B85"/>
    <w:rsid w:val="00642300"/>
    <w:rsid w:val="006728BA"/>
    <w:rsid w:val="006A74A1"/>
    <w:rsid w:val="006D67BC"/>
    <w:rsid w:val="006E551D"/>
    <w:rsid w:val="00732D83"/>
    <w:rsid w:val="00735B16"/>
    <w:rsid w:val="00741E1A"/>
    <w:rsid w:val="007511C9"/>
    <w:rsid w:val="007513B2"/>
    <w:rsid w:val="00767C74"/>
    <w:rsid w:val="00780DBE"/>
    <w:rsid w:val="00796E62"/>
    <w:rsid w:val="007A22B6"/>
    <w:rsid w:val="007D2891"/>
    <w:rsid w:val="007D4295"/>
    <w:rsid w:val="007E1420"/>
    <w:rsid w:val="00817F2F"/>
    <w:rsid w:val="0084175D"/>
    <w:rsid w:val="00862FD7"/>
    <w:rsid w:val="008A4CED"/>
    <w:rsid w:val="008B5B2D"/>
    <w:rsid w:val="008D1D9C"/>
    <w:rsid w:val="008E3610"/>
    <w:rsid w:val="00932B87"/>
    <w:rsid w:val="009336C0"/>
    <w:rsid w:val="00952127"/>
    <w:rsid w:val="0096578B"/>
    <w:rsid w:val="00976300"/>
    <w:rsid w:val="009A3B32"/>
    <w:rsid w:val="009B7E8D"/>
    <w:rsid w:val="009E0DCB"/>
    <w:rsid w:val="00A11A39"/>
    <w:rsid w:val="00A41FE9"/>
    <w:rsid w:val="00A85FF1"/>
    <w:rsid w:val="00AC70FD"/>
    <w:rsid w:val="00AD0DC3"/>
    <w:rsid w:val="00AD10B4"/>
    <w:rsid w:val="00AD1CAB"/>
    <w:rsid w:val="00AE7C78"/>
    <w:rsid w:val="00AF7B05"/>
    <w:rsid w:val="00B3751C"/>
    <w:rsid w:val="00B4747E"/>
    <w:rsid w:val="00B51C0D"/>
    <w:rsid w:val="00BA21D2"/>
    <w:rsid w:val="00BA7EAF"/>
    <w:rsid w:val="00BB3ACE"/>
    <w:rsid w:val="00BD309D"/>
    <w:rsid w:val="00C030A5"/>
    <w:rsid w:val="00C20876"/>
    <w:rsid w:val="00C73D22"/>
    <w:rsid w:val="00C86067"/>
    <w:rsid w:val="00C90457"/>
    <w:rsid w:val="00CA6D57"/>
    <w:rsid w:val="00D125B2"/>
    <w:rsid w:val="00D1494F"/>
    <w:rsid w:val="00D17F7E"/>
    <w:rsid w:val="00D21625"/>
    <w:rsid w:val="00D27193"/>
    <w:rsid w:val="00D414D1"/>
    <w:rsid w:val="00D56999"/>
    <w:rsid w:val="00D80A10"/>
    <w:rsid w:val="00D817A1"/>
    <w:rsid w:val="00D82064"/>
    <w:rsid w:val="00D95379"/>
    <w:rsid w:val="00DA67AE"/>
    <w:rsid w:val="00DA73D4"/>
    <w:rsid w:val="00DC2992"/>
    <w:rsid w:val="00E461E1"/>
    <w:rsid w:val="00EE7F1F"/>
    <w:rsid w:val="00EF0B16"/>
    <w:rsid w:val="00EF69DD"/>
    <w:rsid w:val="00F331E0"/>
    <w:rsid w:val="00F51131"/>
    <w:rsid w:val="00F5566E"/>
    <w:rsid w:val="00F65DF0"/>
    <w:rsid w:val="00F72284"/>
    <w:rsid w:val="00FB17B3"/>
    <w:rsid w:val="00FB67EB"/>
    <w:rsid w:val="00FD1823"/>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2</TotalTime>
  <Pages>10</Pages>
  <Words>3832</Words>
  <Characters>21849</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115</cp:revision>
  <dcterms:created xsi:type="dcterms:W3CDTF">2019-06-28T15:21:00Z</dcterms:created>
  <dcterms:modified xsi:type="dcterms:W3CDTF">2021-03-0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